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7269A75" w14:textId="77777777" w:rsidR="004E1DFD" w:rsidRPr="00F66CAA" w:rsidRDefault="004E1DFD" w:rsidP="004E1DFD">
      <w:pPr>
        <w:rPr>
          <w:sz w:val="22"/>
          <w:szCs w:val="22"/>
        </w:rPr>
      </w:pPr>
      <w:bookmarkStart w:id="0" w:name="_GoBack"/>
      <w:bookmarkEnd w:id="0"/>
      <w:r w:rsidRPr="00F66CAA">
        <w:rPr>
          <w:b/>
          <w:bCs/>
          <w:sz w:val="22"/>
          <w:szCs w:val="22"/>
        </w:rPr>
        <w:t>Supplementary Table 3</w:t>
      </w:r>
      <w:r w:rsidRPr="00F66CAA">
        <w:rPr>
          <w:sz w:val="22"/>
          <w:szCs w:val="22"/>
        </w:rPr>
        <w:t>: Equation used for conversion of PaO</w:t>
      </w:r>
      <w:r w:rsidRPr="00F66CAA">
        <w:rPr>
          <w:sz w:val="22"/>
          <w:szCs w:val="22"/>
          <w:vertAlign w:val="subscript"/>
        </w:rPr>
        <w:t>2</w:t>
      </w:r>
      <w:r w:rsidRPr="00F66CAA">
        <w:rPr>
          <w:sz w:val="22"/>
          <w:szCs w:val="22"/>
        </w:rPr>
        <w:t xml:space="preserve"> to SPO</w:t>
      </w:r>
      <w:r w:rsidRPr="00F66CAA">
        <w:rPr>
          <w:sz w:val="22"/>
          <w:szCs w:val="22"/>
          <w:vertAlign w:val="subscript"/>
        </w:rPr>
        <w:t>2</w:t>
      </w:r>
      <w:r w:rsidRPr="00F66CAA">
        <w:rPr>
          <w:sz w:val="22"/>
          <w:szCs w:val="22"/>
        </w:rPr>
        <w:t xml:space="preserve"> and deriving SPO</w:t>
      </w:r>
      <w:r w:rsidRPr="00F66CAA">
        <w:rPr>
          <w:sz w:val="22"/>
          <w:szCs w:val="22"/>
          <w:vertAlign w:val="subscript"/>
        </w:rPr>
        <w:t>2</w:t>
      </w:r>
      <w:r w:rsidRPr="00F66CAA">
        <w:rPr>
          <w:sz w:val="22"/>
          <w:szCs w:val="22"/>
        </w:rPr>
        <w:t xml:space="preserve"> from PaO</w:t>
      </w:r>
      <w:r w:rsidRPr="00F66CAA">
        <w:rPr>
          <w:sz w:val="22"/>
          <w:szCs w:val="22"/>
          <w:vertAlign w:val="subscript"/>
        </w:rPr>
        <w:t>2</w:t>
      </w:r>
      <w:r w:rsidRPr="00F66CAA">
        <w:rPr>
          <w:sz w:val="22"/>
          <w:szCs w:val="22"/>
        </w:rPr>
        <w:t xml:space="preserve">. </w:t>
      </w:r>
    </w:p>
    <w:p w14:paraId="1F007B15" w14:textId="77777777" w:rsidR="004E1DFD" w:rsidRPr="00F66CAA" w:rsidRDefault="004E1DFD" w:rsidP="004E1DFD">
      <w:pPr>
        <w:rPr>
          <w:sz w:val="22"/>
          <w:szCs w:val="22"/>
        </w:rPr>
      </w:pPr>
    </w:p>
    <w:tbl>
      <w:tblPr>
        <w:tblStyle w:val="TableGrid"/>
        <w:tblW w:w="9350" w:type="dxa"/>
        <w:tblLook w:val="04A0" w:firstRow="1" w:lastRow="0" w:firstColumn="1" w:lastColumn="0" w:noHBand="0" w:noVBand="1"/>
      </w:tblPr>
      <w:tblGrid>
        <w:gridCol w:w="2122"/>
        <w:gridCol w:w="4111"/>
        <w:gridCol w:w="3117"/>
      </w:tblGrid>
      <w:tr w:rsidR="004E1DFD" w:rsidRPr="00F66CAA" w14:paraId="6B61440D" w14:textId="77777777" w:rsidTr="00486D50">
        <w:tc>
          <w:tcPr>
            <w:tcW w:w="2122" w:type="dxa"/>
            <w:shd w:val="clear" w:color="auto" w:fill="F2F2F2" w:themeFill="background1" w:themeFillShade="F2"/>
          </w:tcPr>
          <w:p w14:paraId="707EA2C7" w14:textId="77777777" w:rsidR="004E1DFD" w:rsidRPr="00F66CAA" w:rsidRDefault="004E1DFD" w:rsidP="00486D50">
            <w:pPr>
              <w:rPr>
                <w:b/>
                <w:bCs/>
                <w:szCs w:val="22"/>
              </w:rPr>
            </w:pPr>
            <w:r w:rsidRPr="00F66CAA">
              <w:rPr>
                <w:b/>
                <w:bCs/>
                <w:szCs w:val="22"/>
              </w:rPr>
              <w:t>SpO</w:t>
            </w:r>
            <w:r w:rsidRPr="00F66CAA">
              <w:rPr>
                <w:b/>
                <w:bCs/>
                <w:szCs w:val="22"/>
                <w:vertAlign w:val="subscript"/>
              </w:rPr>
              <w:t xml:space="preserve">2 </w:t>
            </w:r>
            <w:r w:rsidRPr="00F66CAA">
              <w:rPr>
                <w:b/>
                <w:bCs/>
                <w:szCs w:val="22"/>
              </w:rPr>
              <w:t>(On monitor)</w:t>
            </w:r>
          </w:p>
        </w:tc>
        <w:tc>
          <w:tcPr>
            <w:tcW w:w="4111" w:type="dxa"/>
            <w:shd w:val="clear" w:color="auto" w:fill="F2F2F2" w:themeFill="background1" w:themeFillShade="F2"/>
          </w:tcPr>
          <w:p w14:paraId="45379771" w14:textId="77777777" w:rsidR="004E1DFD" w:rsidRPr="00F66CAA" w:rsidRDefault="004E1DFD" w:rsidP="00486D50">
            <w:pPr>
              <w:rPr>
                <w:b/>
                <w:bCs/>
                <w:szCs w:val="22"/>
              </w:rPr>
            </w:pPr>
            <w:r w:rsidRPr="00F66CAA">
              <w:rPr>
                <w:b/>
                <w:bCs/>
                <w:szCs w:val="22"/>
              </w:rPr>
              <w:t>Calculation for PaO</w:t>
            </w:r>
            <w:r w:rsidRPr="00F66CAA">
              <w:rPr>
                <w:b/>
                <w:bCs/>
                <w:szCs w:val="22"/>
                <w:vertAlign w:val="subscript"/>
              </w:rPr>
              <w:t>2</w:t>
            </w:r>
          </w:p>
        </w:tc>
        <w:tc>
          <w:tcPr>
            <w:tcW w:w="3117" w:type="dxa"/>
            <w:shd w:val="clear" w:color="auto" w:fill="F2F2F2" w:themeFill="background1" w:themeFillShade="F2"/>
          </w:tcPr>
          <w:p w14:paraId="00B99A4E" w14:textId="77777777" w:rsidR="004E1DFD" w:rsidRPr="00F66CAA" w:rsidRDefault="004E1DFD" w:rsidP="00486D50">
            <w:pPr>
              <w:rPr>
                <w:b/>
                <w:bCs/>
                <w:szCs w:val="22"/>
              </w:rPr>
            </w:pPr>
            <w:r w:rsidRPr="00F66CAA">
              <w:rPr>
                <w:b/>
                <w:bCs/>
                <w:szCs w:val="22"/>
              </w:rPr>
              <w:t>Resultant PaO</w:t>
            </w:r>
            <w:r w:rsidRPr="00F66CAA">
              <w:rPr>
                <w:b/>
                <w:bCs/>
                <w:szCs w:val="22"/>
                <w:vertAlign w:val="subscript"/>
              </w:rPr>
              <w:t>2</w:t>
            </w:r>
            <w:r w:rsidRPr="00F66CAA">
              <w:rPr>
                <w:b/>
                <w:bCs/>
                <w:szCs w:val="22"/>
              </w:rPr>
              <w:t xml:space="preserve"> range</w:t>
            </w:r>
          </w:p>
        </w:tc>
      </w:tr>
      <w:tr w:rsidR="004E1DFD" w:rsidRPr="00F66CAA" w14:paraId="380CC81D" w14:textId="77777777" w:rsidTr="00486D50">
        <w:tc>
          <w:tcPr>
            <w:tcW w:w="2122" w:type="dxa"/>
          </w:tcPr>
          <w:p w14:paraId="0D7C9CE4" w14:textId="77777777" w:rsidR="004E1DFD" w:rsidRPr="00F66CAA" w:rsidRDefault="004E1DFD" w:rsidP="00486D50">
            <w:pPr>
              <w:rPr>
                <w:szCs w:val="22"/>
              </w:rPr>
            </w:pPr>
            <w:r w:rsidRPr="00F66CAA">
              <w:rPr>
                <w:szCs w:val="22"/>
              </w:rPr>
              <w:t>100% - 90%</w:t>
            </w:r>
          </w:p>
        </w:tc>
        <w:tc>
          <w:tcPr>
            <w:tcW w:w="4111" w:type="dxa"/>
          </w:tcPr>
          <w:p w14:paraId="009B80B8" w14:textId="77777777" w:rsidR="004E1DFD" w:rsidRPr="00F66CAA" w:rsidRDefault="004E1DFD" w:rsidP="00486D50">
            <w:pPr>
              <w:rPr>
                <w:szCs w:val="22"/>
              </w:rPr>
            </w:pPr>
            <w:r w:rsidRPr="00F66CAA">
              <w:rPr>
                <w:szCs w:val="22"/>
              </w:rPr>
              <w:t>Decrease PaO</w:t>
            </w:r>
            <w:r w:rsidRPr="00F66CAA">
              <w:rPr>
                <w:szCs w:val="22"/>
                <w:vertAlign w:val="subscript"/>
              </w:rPr>
              <w:t>2</w:t>
            </w:r>
            <w:r w:rsidRPr="00F66CAA">
              <w:rPr>
                <w:szCs w:val="22"/>
              </w:rPr>
              <w:t xml:space="preserve"> by 4mmHg for every single percent reduction in SpO2</w:t>
            </w:r>
          </w:p>
        </w:tc>
        <w:tc>
          <w:tcPr>
            <w:tcW w:w="3117" w:type="dxa"/>
          </w:tcPr>
          <w:p w14:paraId="68A5B48F" w14:textId="77777777" w:rsidR="004E1DFD" w:rsidRPr="00F66CAA" w:rsidRDefault="004E1DFD" w:rsidP="00486D50">
            <w:pPr>
              <w:rPr>
                <w:szCs w:val="22"/>
              </w:rPr>
            </w:pPr>
            <w:r w:rsidRPr="00F66CAA">
              <w:rPr>
                <w:szCs w:val="22"/>
              </w:rPr>
              <w:t>100 - 60 mmHg</w:t>
            </w:r>
          </w:p>
        </w:tc>
      </w:tr>
      <w:tr w:rsidR="004E1DFD" w:rsidRPr="00F66CAA" w14:paraId="0C24C51E" w14:textId="77777777" w:rsidTr="00486D50">
        <w:tc>
          <w:tcPr>
            <w:tcW w:w="2122" w:type="dxa"/>
          </w:tcPr>
          <w:p w14:paraId="5D65D0A2" w14:textId="77777777" w:rsidR="004E1DFD" w:rsidRPr="00F66CAA" w:rsidRDefault="004E1DFD" w:rsidP="00486D50">
            <w:pPr>
              <w:rPr>
                <w:szCs w:val="22"/>
              </w:rPr>
            </w:pPr>
            <w:r w:rsidRPr="00F66CAA">
              <w:rPr>
                <w:szCs w:val="22"/>
              </w:rPr>
              <w:t>90% - 80%</w:t>
            </w:r>
          </w:p>
        </w:tc>
        <w:tc>
          <w:tcPr>
            <w:tcW w:w="4111" w:type="dxa"/>
          </w:tcPr>
          <w:p w14:paraId="2601B75C" w14:textId="77777777" w:rsidR="004E1DFD" w:rsidRPr="00F66CAA" w:rsidRDefault="004E1DFD" w:rsidP="00486D50">
            <w:pPr>
              <w:rPr>
                <w:szCs w:val="22"/>
              </w:rPr>
            </w:pPr>
            <w:r w:rsidRPr="00F66CAA">
              <w:rPr>
                <w:szCs w:val="22"/>
              </w:rPr>
              <w:t>Decrease PaO</w:t>
            </w:r>
            <w:r w:rsidRPr="00F66CAA">
              <w:rPr>
                <w:szCs w:val="22"/>
                <w:vertAlign w:val="subscript"/>
              </w:rPr>
              <w:t>2</w:t>
            </w:r>
            <w:r w:rsidRPr="00F66CAA">
              <w:rPr>
                <w:szCs w:val="22"/>
              </w:rPr>
              <w:t xml:space="preserve"> by 1.5mmHg for every single percent reduction in SpO2</w:t>
            </w:r>
          </w:p>
        </w:tc>
        <w:tc>
          <w:tcPr>
            <w:tcW w:w="3117" w:type="dxa"/>
          </w:tcPr>
          <w:p w14:paraId="2AE41C77" w14:textId="77777777" w:rsidR="004E1DFD" w:rsidRPr="00F66CAA" w:rsidRDefault="004E1DFD" w:rsidP="00486D50">
            <w:pPr>
              <w:rPr>
                <w:szCs w:val="22"/>
              </w:rPr>
            </w:pPr>
            <w:r w:rsidRPr="00F66CAA">
              <w:rPr>
                <w:szCs w:val="22"/>
              </w:rPr>
              <w:t>60 - 45 mmHg</w:t>
            </w:r>
          </w:p>
        </w:tc>
      </w:tr>
      <w:tr w:rsidR="004E1DFD" w:rsidRPr="00F66CAA" w14:paraId="63B8E747" w14:textId="77777777" w:rsidTr="00486D50">
        <w:tc>
          <w:tcPr>
            <w:tcW w:w="2122" w:type="dxa"/>
          </w:tcPr>
          <w:p w14:paraId="79AAD91A" w14:textId="77777777" w:rsidR="004E1DFD" w:rsidRPr="00F66CAA" w:rsidRDefault="004E1DFD" w:rsidP="00486D50">
            <w:pPr>
              <w:rPr>
                <w:szCs w:val="22"/>
              </w:rPr>
            </w:pPr>
            <w:r w:rsidRPr="00F66CAA">
              <w:rPr>
                <w:szCs w:val="22"/>
              </w:rPr>
              <w:t>&lt;80%</w:t>
            </w:r>
          </w:p>
        </w:tc>
        <w:tc>
          <w:tcPr>
            <w:tcW w:w="4111" w:type="dxa"/>
          </w:tcPr>
          <w:p w14:paraId="2A57A60B" w14:textId="77777777" w:rsidR="004E1DFD" w:rsidRPr="00F66CAA" w:rsidRDefault="004E1DFD" w:rsidP="00486D50">
            <w:pPr>
              <w:rPr>
                <w:szCs w:val="22"/>
              </w:rPr>
            </w:pPr>
            <w:r w:rsidRPr="00F66CAA">
              <w:rPr>
                <w:szCs w:val="22"/>
              </w:rPr>
              <w:t xml:space="preserve">Divide SpO2 by </w:t>
            </w:r>
            <w:r w:rsidRPr="00F66CAA">
              <w:rPr>
                <w:szCs w:val="22"/>
                <w:vertAlign w:val="subscript"/>
              </w:rPr>
              <w:t>2</w:t>
            </w:r>
            <w:r w:rsidRPr="00F66CAA">
              <w:rPr>
                <w:szCs w:val="22"/>
              </w:rPr>
              <w:t xml:space="preserve"> to reach to a PaO</w:t>
            </w:r>
            <w:r w:rsidRPr="00F66CAA">
              <w:rPr>
                <w:szCs w:val="22"/>
                <w:vertAlign w:val="subscript"/>
              </w:rPr>
              <w:t>2</w:t>
            </w:r>
            <w:r w:rsidRPr="00F66CAA">
              <w:rPr>
                <w:szCs w:val="22"/>
              </w:rPr>
              <w:t xml:space="preserve"> level </w:t>
            </w:r>
          </w:p>
        </w:tc>
        <w:tc>
          <w:tcPr>
            <w:tcW w:w="3117" w:type="dxa"/>
          </w:tcPr>
          <w:p w14:paraId="7F89C78A" w14:textId="77777777" w:rsidR="004E1DFD" w:rsidRPr="00F66CAA" w:rsidRDefault="004E1DFD" w:rsidP="00486D50">
            <w:pPr>
              <w:rPr>
                <w:szCs w:val="22"/>
              </w:rPr>
            </w:pPr>
            <w:r w:rsidRPr="00F66CAA">
              <w:rPr>
                <w:szCs w:val="22"/>
              </w:rPr>
              <w:t>40 mmHg and downward</w:t>
            </w:r>
          </w:p>
        </w:tc>
      </w:tr>
      <w:tr w:rsidR="004E1DFD" w:rsidRPr="00F66CAA" w14:paraId="170ADF7E" w14:textId="77777777" w:rsidTr="00486D50">
        <w:tc>
          <w:tcPr>
            <w:tcW w:w="9350" w:type="dxa"/>
            <w:gridSpan w:val="3"/>
          </w:tcPr>
          <w:p w14:paraId="478D693B" w14:textId="77777777" w:rsidR="004E1DFD" w:rsidRPr="00F66CAA" w:rsidRDefault="004E1DFD" w:rsidP="00486D50">
            <w:pPr>
              <w:pStyle w:val="Heading1"/>
              <w:shd w:val="clear" w:color="auto" w:fill="FFFFFF"/>
              <w:spacing w:before="0" w:after="0"/>
              <w:outlineLvl w:val="0"/>
              <w:rPr>
                <w:b w:val="0"/>
                <w:color w:val="000000"/>
                <w:sz w:val="20"/>
                <w:szCs w:val="20"/>
              </w:rPr>
            </w:pPr>
            <w:r w:rsidRPr="00F66CAA">
              <w:rPr>
                <w:b w:val="0"/>
                <w:sz w:val="20"/>
                <w:szCs w:val="20"/>
              </w:rPr>
              <w:t>Adapted from “</w:t>
            </w:r>
            <w:r w:rsidRPr="00F66CAA">
              <w:rPr>
                <w:b w:val="0"/>
                <w:color w:val="000000"/>
                <w:sz w:val="20"/>
                <w:szCs w:val="20"/>
              </w:rPr>
              <w:t>Correlation between the levels of SpO</w:t>
            </w:r>
            <w:r w:rsidRPr="00F66CAA">
              <w:rPr>
                <w:b w:val="0"/>
                <w:color w:val="000000"/>
                <w:sz w:val="20"/>
                <w:szCs w:val="20"/>
                <w:vertAlign w:val="subscript"/>
              </w:rPr>
              <w:t>2</w:t>
            </w:r>
            <w:r w:rsidRPr="00F66CAA">
              <w:rPr>
                <w:b w:val="0"/>
                <w:color w:val="000000"/>
                <w:sz w:val="20"/>
                <w:szCs w:val="20"/>
              </w:rPr>
              <w:t> and Pa O</w:t>
            </w:r>
            <w:r w:rsidRPr="00F66CAA">
              <w:rPr>
                <w:b w:val="0"/>
                <w:color w:val="000000"/>
                <w:sz w:val="20"/>
                <w:szCs w:val="20"/>
                <w:vertAlign w:val="subscript"/>
              </w:rPr>
              <w:t>2</w:t>
            </w:r>
            <w:r w:rsidRPr="00F66CAA">
              <w:rPr>
                <w:b w:val="0"/>
                <w:color w:val="000000"/>
                <w:sz w:val="20"/>
                <w:szCs w:val="20"/>
              </w:rPr>
              <w:t>” by A. Madan 2017 Lung India, 34(3), p.307-308 copyright by Lung India.</w:t>
            </w:r>
            <w:r w:rsidRPr="00F66CAA">
              <w:rPr>
                <w:b w:val="0"/>
                <w:color w:val="000000"/>
                <w:sz w:val="20"/>
                <w:szCs w:val="20"/>
              </w:rPr>
              <w:fldChar w:fldCharType="begin"/>
            </w:r>
            <w:r w:rsidRPr="00F66CAA">
              <w:rPr>
                <w:b w:val="0"/>
                <w:color w:val="000000"/>
                <w:sz w:val="20"/>
                <w:szCs w:val="20"/>
              </w:rPr>
              <w:instrText xml:space="preserve"> ADDIN EN.CITE &lt;EndNote&gt;&lt;Cite&gt;&lt;Author&gt;Madan&lt;/Author&gt;&lt;Year&gt;2017&lt;/Year&gt;&lt;RecNum&gt;464&lt;/RecNum&gt;&lt;DisplayText&gt;&lt;style face="superscript"&gt;21&lt;/style&gt;&lt;/DisplayText&gt;&lt;record&gt;&lt;rec-number&gt;464&lt;/rec-number&gt;&lt;foreign-keys&gt;&lt;key app="EN" db-id="resz5rvpce2fd4ezts4vrwxjr2s2dt99desf" timestamp="1599168231"&gt;464&lt;/key&gt;&lt;/foreign-keys&gt;&lt;ref-type name="Journal Article"&gt;17&lt;/ref-type&gt;&lt;contributors&gt;&lt;authors&gt;&lt;author&gt;Madan, A.&lt;/author&gt;&lt;/authors&gt;&lt;/contributors&gt;&lt;auth-address&gt;Department of Pulmonary Medicine, NDMC Medical College, Hindu Rao Hospital, New Delhi, India.&lt;/auth-address&gt;&lt;titles&gt;&lt;title&gt;Correlation between the levels of SpO2and PaO2&lt;/title&gt;&lt;secondary-title&gt;Lung India&lt;/secondary-title&gt;&lt;/titles&gt;&lt;periodical&gt;&lt;full-title&gt;Lung India&lt;/full-title&gt;&lt;/periodical&gt;&lt;pages&gt;307-308&lt;/pages&gt;&lt;volume&gt;34&lt;/volume&gt;&lt;number&gt;3&lt;/number&gt;&lt;edition&gt;2017/05/06&lt;/edition&gt;&lt;dates&gt;&lt;year&gt;2017&lt;/year&gt;&lt;pub-dates&gt;&lt;date&gt;May-Jun&lt;/date&gt;&lt;/pub-dates&gt;&lt;/dates&gt;&lt;isbn&gt;0970-2113 (Print)&amp;#xD;0970-2113 (Linking)&lt;/isbn&gt;&lt;accession-num&gt;28474668&lt;/accession-num&gt;&lt;urls&gt;&lt;related-urls&gt;&lt;url&gt;https://www.ncbi.nlm.nih.gov/pubmed/28474668&lt;/url&gt;&lt;/related-urls&gt;&lt;/urls&gt;&lt;custom2&gt;PMC5427770&lt;/custom2&gt;&lt;electronic-resource-num&gt;10.4103/lungindia.lungindia_106_17&lt;/electronic-resource-num&gt;&lt;/record&gt;&lt;/Cite&gt;&lt;/EndNote&gt;</w:instrText>
            </w:r>
            <w:r w:rsidRPr="00F66CAA">
              <w:rPr>
                <w:b w:val="0"/>
                <w:color w:val="000000"/>
                <w:sz w:val="20"/>
                <w:szCs w:val="20"/>
              </w:rPr>
              <w:fldChar w:fldCharType="separate"/>
            </w:r>
            <w:r w:rsidRPr="00F66CAA">
              <w:rPr>
                <w:b w:val="0"/>
                <w:noProof/>
                <w:color w:val="000000"/>
                <w:sz w:val="20"/>
                <w:szCs w:val="20"/>
                <w:vertAlign w:val="superscript"/>
              </w:rPr>
              <w:t>21</w:t>
            </w:r>
            <w:r w:rsidRPr="00F66CAA">
              <w:rPr>
                <w:b w:val="0"/>
                <w:color w:val="000000"/>
                <w:sz w:val="20"/>
                <w:szCs w:val="20"/>
              </w:rPr>
              <w:fldChar w:fldCharType="end"/>
            </w:r>
            <w:r w:rsidRPr="00F66CAA">
              <w:rPr>
                <w:b w:val="0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1E163B02" w14:textId="77777777" w:rsidR="00703670" w:rsidRDefault="004E1DFD"/>
    <w:sectPr w:rsidR="00703670" w:rsidSect="00E532D5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E1DFD"/>
    <w:rsid w:val="000602D6"/>
    <w:rsid w:val="000B60BB"/>
    <w:rsid w:val="000C0B91"/>
    <w:rsid w:val="000F0E49"/>
    <w:rsid w:val="000F1AE8"/>
    <w:rsid w:val="00142639"/>
    <w:rsid w:val="001D08D8"/>
    <w:rsid w:val="001E0AAC"/>
    <w:rsid w:val="001F6459"/>
    <w:rsid w:val="002237B8"/>
    <w:rsid w:val="00282BF0"/>
    <w:rsid w:val="002C04BA"/>
    <w:rsid w:val="002F1A54"/>
    <w:rsid w:val="003348E2"/>
    <w:rsid w:val="0034392F"/>
    <w:rsid w:val="00386064"/>
    <w:rsid w:val="003964A0"/>
    <w:rsid w:val="003C170B"/>
    <w:rsid w:val="003D3217"/>
    <w:rsid w:val="004736C4"/>
    <w:rsid w:val="004E1DFD"/>
    <w:rsid w:val="004E2E72"/>
    <w:rsid w:val="005450C9"/>
    <w:rsid w:val="005531A9"/>
    <w:rsid w:val="005611F1"/>
    <w:rsid w:val="00583521"/>
    <w:rsid w:val="005978F2"/>
    <w:rsid w:val="005A220B"/>
    <w:rsid w:val="005C0119"/>
    <w:rsid w:val="00687D3B"/>
    <w:rsid w:val="006A1304"/>
    <w:rsid w:val="006D06EC"/>
    <w:rsid w:val="006E060C"/>
    <w:rsid w:val="008077A2"/>
    <w:rsid w:val="00824CEF"/>
    <w:rsid w:val="00900A74"/>
    <w:rsid w:val="00963543"/>
    <w:rsid w:val="00967AD2"/>
    <w:rsid w:val="00975570"/>
    <w:rsid w:val="009D621F"/>
    <w:rsid w:val="009F45DA"/>
    <w:rsid w:val="00A31124"/>
    <w:rsid w:val="00A7775A"/>
    <w:rsid w:val="00A83449"/>
    <w:rsid w:val="00B56117"/>
    <w:rsid w:val="00B8536F"/>
    <w:rsid w:val="00B919D3"/>
    <w:rsid w:val="00BD2B08"/>
    <w:rsid w:val="00C12EBA"/>
    <w:rsid w:val="00C26D1B"/>
    <w:rsid w:val="00C358E7"/>
    <w:rsid w:val="00C56566"/>
    <w:rsid w:val="00C63848"/>
    <w:rsid w:val="00C64A32"/>
    <w:rsid w:val="00C75351"/>
    <w:rsid w:val="00CC48E5"/>
    <w:rsid w:val="00CE6F31"/>
    <w:rsid w:val="00D02B0A"/>
    <w:rsid w:val="00D36023"/>
    <w:rsid w:val="00DC1E56"/>
    <w:rsid w:val="00DE0641"/>
    <w:rsid w:val="00E45274"/>
    <w:rsid w:val="00E532D5"/>
    <w:rsid w:val="00E6514E"/>
    <w:rsid w:val="00E7299C"/>
    <w:rsid w:val="00E761F7"/>
    <w:rsid w:val="00F24135"/>
    <w:rsid w:val="00F604FA"/>
    <w:rsid w:val="00F959BD"/>
    <w:rsid w:val="00FC55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AB430DA"/>
  <w15:chartTrackingRefBased/>
  <w15:docId w15:val="{286513AE-DB99-F941-B75A-8A1DB8D6BC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1DFD"/>
    <w:rPr>
      <w:rFonts w:ascii="Times New Roman" w:eastAsia="Times New Roman" w:hAnsi="Times New Roman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1DFD"/>
    <w:pPr>
      <w:keepNext/>
      <w:keepLines/>
      <w:spacing w:before="480" w:after="120"/>
      <w:outlineLvl w:val="0"/>
    </w:pPr>
    <w:rPr>
      <w:b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E1DFD"/>
    <w:rPr>
      <w:rFonts w:ascii="Times New Roman" w:eastAsia="Times New Roman" w:hAnsi="Times New Roman" w:cs="Times New Roman"/>
      <w:b/>
      <w:sz w:val="48"/>
      <w:szCs w:val="48"/>
      <w:lang w:eastAsia="en-GB"/>
    </w:rPr>
  </w:style>
  <w:style w:type="table" w:styleId="TableGrid">
    <w:name w:val="Table Grid"/>
    <w:basedOn w:val="TableNormal"/>
    <w:uiPriority w:val="39"/>
    <w:rsid w:val="004E1DFD"/>
    <w:rPr>
      <w:sz w:val="22"/>
      <w:szCs w:val="28"/>
      <w:lang w:bidi="bn-B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66</Words>
  <Characters>1517</Characters>
  <Application>Microsoft Office Word</Application>
  <DocSecurity>0</DocSecurity>
  <Lines>12</Lines>
  <Paragraphs>3</Paragraphs>
  <ScaleCrop>false</ScaleCrop>
  <Company/>
  <LinksUpToDate>false</LinksUpToDate>
  <CharactersWithSpaces>17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li reddy</dc:creator>
  <cp:keywords/>
  <dc:description/>
  <cp:lastModifiedBy>malli reddy</cp:lastModifiedBy>
  <cp:revision>1</cp:revision>
  <dcterms:created xsi:type="dcterms:W3CDTF">2020-10-14T01:47:00Z</dcterms:created>
  <dcterms:modified xsi:type="dcterms:W3CDTF">2020-10-14T01:47:00Z</dcterms:modified>
</cp:coreProperties>
</file>